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2D03E2A8"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w:t>
      </w:r>
      <w:r w:rsidR="007223CC">
        <w:rPr>
          <w:sz w:val="22"/>
          <w:szCs w:val="22"/>
        </w:rPr>
        <w:t>contusions</w:t>
      </w:r>
      <w:r w:rsidRPr="00C30520">
        <w:rPr>
          <w:sz w:val="22"/>
          <w:szCs w:val="22"/>
        </w:rPr>
        <w:t xml:space="preserve"> (49%), or lacerations (21%</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70CC4FCE" w14:textId="7F75F68E" w:rsidR="00904D7A" w:rsidRPr="0008048D" w:rsidRDefault="00904D7A" w:rsidP="0008048D">
      <w:pPr>
        <w:pStyle w:val="SubsectionTitle"/>
        <w:spacing w:after="120"/>
        <w:rPr>
          <w:sz w:val="28"/>
          <w:szCs w:val="28"/>
        </w:rPr>
      </w:pPr>
      <w:r w:rsidRPr="00C37B86">
        <w:rPr>
          <w:sz w:val="28"/>
          <w:szCs w:val="28"/>
        </w:rPr>
        <w:t>Verification</w:t>
      </w:r>
    </w:p>
    <w:p w14:paraId="559BB261" w14:textId="77777777" w:rsidR="00904D7A" w:rsidRPr="00C37B86" w:rsidRDefault="00904D7A" w:rsidP="0008048D">
      <w:pPr>
        <w:pStyle w:val="Heading6"/>
        <w:spacing w:before="120" w:after="120"/>
        <w:rPr>
          <w:b/>
          <w:bCs/>
          <w:color w:val="0072CE" w:themeColor="text2"/>
          <w:sz w:val="22"/>
          <w:szCs w:val="22"/>
        </w:rPr>
      </w:pPr>
      <w:r w:rsidRPr="00C37B86">
        <w:rPr>
          <w:b/>
          <w:bCs/>
          <w:color w:val="0072CE" w:themeColor="text2"/>
        </w:rPr>
        <w:t>Internal Decompression of the Acutely Contused Spinal Cord</w:t>
      </w:r>
    </w:p>
    <w:p w14:paraId="5117232E" w14:textId="6B3220CD"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ID + scaffold reported a decrease in cavity volume (86%) and an 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Th</w:t>
      </w:r>
      <w:r w:rsidR="007E626B">
        <w:rPr>
          <w:bCs w:val="0"/>
          <w:sz w:val="22"/>
          <w:szCs w:val="22"/>
          <w:lang w:bidi="en-US"/>
        </w:rPr>
        <w:t>e</w:t>
      </w:r>
      <w:r>
        <w:rPr>
          <w:bCs w:val="0"/>
          <w:sz w:val="22"/>
          <w:szCs w:val="22"/>
          <w:lang w:bidi="en-US"/>
        </w:rPr>
        <w:t xml:space="preserve"> PLGA scaffold degraded over 4-8 weeks.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w:t>
      </w:r>
      <w:r w:rsidR="007E626B">
        <w:rPr>
          <w:bCs w:val="0"/>
          <w:sz w:val="22"/>
          <w:szCs w:val="22"/>
          <w:lang w:bidi="en-US"/>
        </w:rPr>
        <w:t xml:space="preserve">and myelin </w:t>
      </w:r>
      <w:r w:rsidR="007E626B" w:rsidRPr="00C960DC">
        <w:rPr>
          <w:bCs w:val="0"/>
          <w:sz w:val="22"/>
          <w:szCs w:val="22"/>
          <w:lang w:bidi="en-US"/>
        </w:rPr>
        <w:t xml:space="preserve">P0 </w:t>
      </w:r>
      <w:r w:rsidR="007E626B">
        <w:rPr>
          <w:bCs w:val="0"/>
          <w:sz w:val="22"/>
          <w:szCs w:val="22"/>
          <w:lang w:bidi="en-US"/>
        </w:rPr>
        <w:t xml:space="preserve">protein </w:t>
      </w:r>
      <w:r>
        <w:rPr>
          <w:bCs w:val="0"/>
          <w:sz w:val="22"/>
          <w:szCs w:val="22"/>
          <w:lang w:bidi="en-US"/>
        </w:rPr>
        <w:t>staining</w:t>
      </w:r>
      <w:r w:rsidR="007E626B">
        <w:rPr>
          <w:bCs w:val="0"/>
          <w:sz w:val="22"/>
          <w:szCs w:val="22"/>
          <w:lang w:bidi="en-US"/>
        </w:rPr>
        <w:t xml:space="preserve"> </w:t>
      </w:r>
      <w:r w:rsidRPr="00C960DC">
        <w:rPr>
          <w:bCs w:val="0"/>
          <w:sz w:val="22"/>
          <w:szCs w:val="22"/>
          <w:lang w:bidi="en-US"/>
        </w:rPr>
        <w:t>indicat</w:t>
      </w:r>
      <w:r>
        <w:rPr>
          <w:bCs w:val="0"/>
          <w:sz w:val="22"/>
          <w:szCs w:val="22"/>
          <w:lang w:bidi="en-US"/>
        </w:rPr>
        <w:t>ed reactive astrocyte penetrating into scaffold tissue</w:t>
      </w:r>
      <w:r w:rsidR="007E626B">
        <w:rPr>
          <w:bCs w:val="0"/>
          <w:sz w:val="22"/>
          <w:szCs w:val="22"/>
          <w:lang w:bidi="en-US"/>
        </w:rPr>
        <w:t>, and a</w:t>
      </w:r>
      <w:r w:rsidRPr="00C960DC">
        <w:rPr>
          <w:bCs w:val="0"/>
          <w:sz w:val="22"/>
          <w:szCs w:val="22"/>
          <w:lang w:bidi="en-US"/>
        </w:rPr>
        <w:t>fter scaffold degradation</w:t>
      </w:r>
      <w:r>
        <w:rPr>
          <w:bCs w:val="0"/>
          <w:sz w:val="22"/>
          <w:szCs w:val="22"/>
          <w:lang w:bidi="en-US"/>
        </w:rPr>
        <w:t xml:space="preserve">, </w:t>
      </w:r>
      <w:r w:rsidRPr="00C960DC">
        <w:rPr>
          <w:bCs w:val="0"/>
          <w:sz w:val="22"/>
          <w:szCs w:val="22"/>
          <w:lang w:bidi="en-US"/>
        </w:rPr>
        <w:t xml:space="preserve">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08048D">
      <w:pPr>
        <w:pStyle w:val="Heading6"/>
        <w:spacing w:before="120" w:after="120"/>
        <w:rPr>
          <w:b/>
          <w:bCs/>
          <w:color w:val="0072CE" w:themeColor="text2"/>
          <w:sz w:val="22"/>
          <w:szCs w:val="22"/>
          <w:lang w:bidi="en-US"/>
        </w:rPr>
      </w:pPr>
      <w:r w:rsidRPr="003219EE">
        <w:rPr>
          <w:b/>
          <w:bCs/>
          <w:color w:val="0072CE" w:themeColor="text2"/>
        </w:rPr>
        <w:t>Human Embryonic Stem Cell-Derived Oligodendrocyte Progenitor Cells</w:t>
      </w:r>
    </w:p>
    <w:p w14:paraId="724488CE" w14:textId="061CA46E" w:rsidR="00904D7A" w:rsidRPr="0034482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w:t>
      </w:r>
      <w:r w:rsidRPr="00C960DC">
        <w:rPr>
          <w:sz w:val="22"/>
          <w:szCs w:val="22"/>
        </w:rPr>
        <w:lastRenderedPageBreak/>
        <w:t xml:space="preserve">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r w:rsidR="000B70B8">
        <w:rPr>
          <w:bCs w:val="0"/>
          <w:sz w:val="22"/>
          <w:szCs w:val="22"/>
        </w:rPr>
        <w:t xml:space="preserve">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13DCC829"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 xml:space="preserve">year follow-up, 21/22 (96%) and 7/22 (32%), recovered 2 or more levels of neurological function on at least one side of their body. The only AEs reported such as urinary tract </w:t>
      </w:r>
      <w:r w:rsidRPr="00C960DC">
        <w:rPr>
          <w:sz w:val="22"/>
          <w:szCs w:val="22"/>
        </w:rPr>
        <w:lastRenderedPageBreak/>
        <w:t>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1EDF76EF"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w:t>
      </w:r>
      <w:r w:rsidR="00F02D2B">
        <w:t>Neural-Spinal scaffold</w:t>
      </w:r>
      <w:r w:rsidR="00CD46AF">
        <w:t xml:space="preserve"> </w:t>
      </w:r>
      <w:r w:rsidR="00F02D2B">
        <w:t>r</w:t>
      </w:r>
      <w:r w:rsidR="00CD46AF">
        <w:t>educe</w:t>
      </w:r>
      <w:r w:rsidR="00F02D2B">
        <w:t>s</w:t>
      </w:r>
      <w:r w:rsidR="00CD46AF">
        <w:t xml:space="preserve"> the </w:t>
      </w:r>
      <w:r w:rsidR="00672DD5">
        <w:t xml:space="preserve">intraspinal pressure, containing neurological damages during the </w:t>
      </w:r>
      <w:r w:rsidR="00D8774F">
        <w:t>sub-</w:t>
      </w:r>
      <w:r w:rsidR="00672DD5">
        <w:t xml:space="preserve">acute and </w:t>
      </w:r>
      <w:r w:rsidR="00501944">
        <w:t>chronic phase</w:t>
      </w:r>
      <w:r w:rsidR="008F118F">
        <w:t>s</w:t>
      </w:r>
      <w:r w:rsidR="00501944">
        <w:t>,</w:t>
      </w:r>
      <w:r w:rsidR="00672DD5">
        <w:t xml:space="preserve"> prevent</w:t>
      </w:r>
      <w:r w:rsidR="008F118F">
        <w:t>ing</w:t>
      </w:r>
      <w:r w:rsidR="00672DD5">
        <w:t xml:space="preserve"> cystic cavitation</w:t>
      </w:r>
      <w:r w:rsidR="00432428">
        <w:t>.</w:t>
      </w:r>
      <w:r w:rsidR="00672DD5">
        <w:t xml:space="preserve"> </w:t>
      </w:r>
      <w:r w:rsidR="00432428">
        <w:t>B</w:t>
      </w:r>
      <w:r w:rsidR="009C2185">
        <w:t xml:space="preserve">y </w:t>
      </w:r>
      <w:r w:rsidR="00672DD5">
        <w:t>promoting axonal growth</w:t>
      </w:r>
      <w:r w:rsidR="00DD4330">
        <w:t>;</w:t>
      </w:r>
      <w:r w:rsidR="00672DD5">
        <w:t xml:space="preserve"> </w:t>
      </w:r>
      <w:r w:rsidR="00432428">
        <w:t xml:space="preserve">it </w:t>
      </w:r>
      <w:r w:rsidR="00672DD5">
        <w:t>restor</w:t>
      </w:r>
      <w:r w:rsidR="00432428">
        <w:t>es</w:t>
      </w:r>
      <w:r w:rsidR="00672DD5">
        <w:t xml:space="preserve"> circuit connectivity across the lesion. OPC1 have the ability to release many potential beneficial factors </w:t>
      </w:r>
      <w:r w:rsidR="00B14354">
        <w:t xml:space="preserve">critical for neuronal repair </w:t>
      </w:r>
      <w:r w:rsidR="00672DD5">
        <w:t xml:space="preserve">at the damaged </w:t>
      </w:r>
      <w:r w:rsidR="008B0C89">
        <w:t>site</w:t>
      </w:r>
      <w:r w:rsidR="00672DD5">
        <w:t xml:space="preserve">.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w:t>
      </w:r>
      <w:r w:rsidR="00C62FE1">
        <w:t>past</w:t>
      </w:r>
      <w:r w:rsidR="007E413A">
        <w:t xml:space="preserve"> repair strategies can give cause for cautious optimism about </w:t>
      </w:r>
      <w:r w:rsidR="00D27BE2">
        <w:t xml:space="preserve">using </w:t>
      </w:r>
      <w:r w:rsidR="007E413A">
        <w:t xml:space="preserve">intraspinal polymer or stem cell-based </w:t>
      </w:r>
      <w:r w:rsidR="002F6CF5">
        <w:t xml:space="preserve">scaffolds </w:t>
      </w:r>
      <w:r w:rsidR="007E413A">
        <w:t xml:space="preserve">as SCI </w:t>
      </w:r>
      <w:r w:rsidR="007D506D">
        <w:t xml:space="preserve">clinical </w:t>
      </w:r>
      <w:r w:rsidR="007E413A">
        <w:t xml:space="preserve">therapies. </w:t>
      </w:r>
      <w:r w:rsidR="00BB6F02">
        <w:t xml:space="preserve">More </w:t>
      </w:r>
      <w:r w:rsidR="005B1199">
        <w:t>studies</w:t>
      </w:r>
      <w:r w:rsidR="009A208E">
        <w:t xml:space="preserve"> regarding the </w:t>
      </w:r>
      <w:r w:rsidR="00AB3417">
        <w:t>adjustments of the mechanical features of the scaffold</w:t>
      </w:r>
      <w:r w:rsidR="009A208E">
        <w:t xml:space="preserve"> like</w:t>
      </w:r>
      <w:r w:rsidR="00AB3417">
        <w:t xml:space="preserve"> </w:t>
      </w:r>
      <w:r w:rsidR="0091086D">
        <w:t xml:space="preserve">shape of </w:t>
      </w:r>
      <w:r w:rsidR="00BB6F02">
        <w:t xml:space="preserve">its </w:t>
      </w:r>
      <w:r w:rsidR="00AB3417">
        <w:t>pore</w:t>
      </w:r>
      <w:r w:rsidR="0091086D">
        <w:t>s</w:t>
      </w:r>
      <w:r w:rsidR="00AB3417">
        <w:t xml:space="preserve">, </w:t>
      </w:r>
      <w:r w:rsidR="0091086D">
        <w:t xml:space="preserve">their </w:t>
      </w:r>
      <w:r w:rsidR="00AB3417">
        <w:t xml:space="preserve">distribution, </w:t>
      </w:r>
      <w:r w:rsidR="00BB6F02">
        <w:t xml:space="preserve">their </w:t>
      </w:r>
      <w:r w:rsidR="00AB3417">
        <w:t xml:space="preserve">porosity, </w:t>
      </w:r>
      <w:r w:rsidR="009A208E">
        <w:t xml:space="preserve">in order </w:t>
      </w:r>
      <w:r w:rsidR="008B0C89">
        <w:t xml:space="preserve">to </w:t>
      </w:r>
      <w:r w:rsidR="00AB3417">
        <w:t xml:space="preserve">affect the rate of the </w:t>
      </w:r>
      <w:r w:rsidR="00BB6F02">
        <w:t>stem cells</w:t>
      </w:r>
      <w:r w:rsidR="00AB3417">
        <w:t xml:space="preserve"> penetration, </w:t>
      </w:r>
      <w:r w:rsidR="00BB6F02">
        <w:t xml:space="preserve">or </w:t>
      </w:r>
      <w:r w:rsidR="00AB3417">
        <w:t xml:space="preserve">their differentiation, </w:t>
      </w:r>
      <w:r w:rsidR="005B1199">
        <w:t>are</w:t>
      </w:r>
      <w:r w:rsidR="00D27BE2">
        <w:t xml:space="preserve"> required </w:t>
      </w:r>
      <w:r w:rsidR="00BB6F02">
        <w:t xml:space="preserve">to </w:t>
      </w:r>
      <w:r w:rsidR="00CD46AF">
        <w:t xml:space="preserve">accelerate </w:t>
      </w:r>
      <w:r w:rsidR="00AB3417">
        <w:t>SCI recovery.</w:t>
      </w:r>
      <w:r w:rsidR="00CD46AF">
        <w:t xml:space="preserve"> </w:t>
      </w:r>
      <w:r w:rsidR="00BB6F02">
        <w:t xml:space="preserve">For OPC1, the dosage has to be further investigated </w:t>
      </w:r>
      <w:r w:rsidR="009A208E">
        <w:t>to reduce</w:t>
      </w:r>
      <w:r w:rsidR="00BB6F02">
        <w:t xml:space="preserve"> the immunosuppression regiment. </w:t>
      </w:r>
      <w:r w:rsidR="008F2CD4">
        <w:t xml:space="preserve">How much more research </w:t>
      </w:r>
      <w:r w:rsidR="00BB6F02">
        <w:t xml:space="preserve">is </w:t>
      </w:r>
      <w:r w:rsidR="008F2CD4">
        <w:t>need</w:t>
      </w:r>
      <w:r w:rsidR="00BB6F02">
        <w:t>ed</w:t>
      </w:r>
      <w:r w:rsidR="008F2CD4">
        <w:t xml:space="preserve"> </w:t>
      </w:r>
      <w:r w:rsidR="009A208E">
        <w:t>to</w:t>
      </w:r>
      <w:r w:rsidR="00BB6F02">
        <w:t xml:space="preserve"> declare</w:t>
      </w:r>
      <w:r w:rsidR="008F2CD4">
        <w:t xml:space="preserve"> SCI cured</w:t>
      </w:r>
      <w:r w:rsidR="00D27BE2">
        <w:t>;</w:t>
      </w:r>
      <w:r w:rsidR="008F2CD4">
        <w:t xml:space="preserve"> is </w:t>
      </w:r>
      <w:r w:rsidR="00BB6F02">
        <w:t xml:space="preserve">a </w:t>
      </w:r>
      <w:r w:rsidR="008F2CD4">
        <w:t xml:space="preserve">difficult forecast but NSS and OPC1 </w:t>
      </w:r>
      <w:r w:rsidR="00BB6F02">
        <w:t>are</w:t>
      </w:r>
      <w:r w:rsidR="003D4531">
        <w:t xml:space="preserve"> </w:t>
      </w:r>
      <w:r w:rsidR="008F2CD4">
        <w:t xml:space="preserve">the foundations on which </w:t>
      </w:r>
      <w:r w:rsidR="00BB6F02">
        <w:t xml:space="preserve">eventually </w:t>
      </w:r>
      <w:r w:rsidR="008F2CD4">
        <w:t xml:space="preserve">a cure </w:t>
      </w:r>
      <w:r w:rsidR="00D27BE2">
        <w:t>will</w:t>
      </w:r>
      <w:r w:rsidR="008F2CD4">
        <w:t xml:space="preserve"> be found</w:t>
      </w:r>
      <w:r w:rsidR="00092862">
        <w:t>. I</w:t>
      </w:r>
      <w:r w:rsidR="008F2CD4">
        <w:t xml:space="preserve">t will be less a miracle than the undeterred determination of researchers </w:t>
      </w:r>
      <w:r w:rsidR="00092862">
        <w:t xml:space="preserve">coming from different scientific </w:t>
      </w:r>
      <w:r w:rsidR="009A208E">
        <w:t>horizons</w:t>
      </w:r>
      <w:r w:rsidR="00254DDE">
        <w:t xml:space="preserve">; among </w:t>
      </w:r>
      <w:r w:rsidR="00092862">
        <w:t>them</w:t>
      </w:r>
      <w:r w:rsidR="00254DDE">
        <w:t>;</w:t>
      </w:r>
      <w:r w:rsidR="00D27BE2">
        <w:t xml:space="preserve"> C</w:t>
      </w:r>
      <w:r w:rsidR="008F2CD4">
        <w:t xml:space="preserve">TE </w:t>
      </w:r>
      <w:r w:rsidR="004C0F96">
        <w:t xml:space="preserve">engineers </w:t>
      </w:r>
      <w:r w:rsidR="003042EC">
        <w:t xml:space="preserve">will </w:t>
      </w:r>
      <w:r w:rsidR="008F2CD4">
        <w:t>ha</w:t>
      </w:r>
      <w:r w:rsidR="004C0F96">
        <w:t>ve</w:t>
      </w:r>
      <w:r w:rsidR="008F2CD4">
        <w:t xml:space="preserve"> a major role to play</w:t>
      </w:r>
      <w:r w:rsidR="0095266E">
        <w:t>.</w:t>
      </w:r>
    </w:p>
    <w:p w14:paraId="61641F62" w14:textId="77777777" w:rsidR="00BA0CA1" w:rsidRDefault="00BA0CA1" w:rsidP="0043376A">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lastRenderedPageBreak/>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20A09" w14:textId="77777777" w:rsidR="00A24AB9" w:rsidRDefault="00A24AB9" w:rsidP="00B657A0">
      <w:r>
        <w:separator/>
      </w:r>
    </w:p>
  </w:endnote>
  <w:endnote w:type="continuationSeparator" w:id="0">
    <w:p w14:paraId="67C4702A" w14:textId="77777777" w:rsidR="00A24AB9" w:rsidRDefault="00A24AB9" w:rsidP="00B657A0">
      <w:r>
        <w:continuationSeparator/>
      </w:r>
    </w:p>
  </w:endnote>
  <w:endnote w:type="continuationNotice" w:id="1">
    <w:p w14:paraId="5E0C3117" w14:textId="77777777" w:rsidR="00A24AB9" w:rsidRDefault="00A24A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9E914" w14:textId="77777777" w:rsidR="00A24AB9" w:rsidRDefault="00A24AB9" w:rsidP="00B657A0">
      <w:r>
        <w:separator/>
      </w:r>
    </w:p>
  </w:footnote>
  <w:footnote w:type="continuationSeparator" w:id="0">
    <w:p w14:paraId="5AFD18AC" w14:textId="77777777" w:rsidR="00A24AB9" w:rsidRDefault="00A24AB9" w:rsidP="00B657A0">
      <w:r>
        <w:continuationSeparator/>
      </w:r>
    </w:p>
  </w:footnote>
  <w:footnote w:type="continuationNotice" w:id="1">
    <w:p w14:paraId="69CC7D3E" w14:textId="77777777" w:rsidR="00A24AB9" w:rsidRDefault="00A24A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48D"/>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B70B8"/>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6CF5"/>
    <w:rsid w:val="002F7AE7"/>
    <w:rsid w:val="00300524"/>
    <w:rsid w:val="0030079B"/>
    <w:rsid w:val="00302A2C"/>
    <w:rsid w:val="003042E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85943"/>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2428"/>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0F96"/>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5E9A"/>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2CAA"/>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119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3824"/>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3CC"/>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364A"/>
    <w:rsid w:val="007D40FA"/>
    <w:rsid w:val="007D506D"/>
    <w:rsid w:val="007D53EB"/>
    <w:rsid w:val="007D5CC5"/>
    <w:rsid w:val="007D64DB"/>
    <w:rsid w:val="007D7210"/>
    <w:rsid w:val="007D759E"/>
    <w:rsid w:val="007E342D"/>
    <w:rsid w:val="007E35A3"/>
    <w:rsid w:val="007E413A"/>
    <w:rsid w:val="007E4C72"/>
    <w:rsid w:val="007E4D42"/>
    <w:rsid w:val="007E5425"/>
    <w:rsid w:val="007E626B"/>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18F"/>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086D"/>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4"/>
    <w:rsid w:val="009A017A"/>
    <w:rsid w:val="009A0C40"/>
    <w:rsid w:val="009A0EEA"/>
    <w:rsid w:val="009A165C"/>
    <w:rsid w:val="009A208E"/>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AB9"/>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867"/>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354"/>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B6F02"/>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07CFD"/>
    <w:rsid w:val="00C1582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2FE1"/>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1C70"/>
    <w:rsid w:val="00D2614C"/>
    <w:rsid w:val="00D27BE2"/>
    <w:rsid w:val="00D33E93"/>
    <w:rsid w:val="00D351F1"/>
    <w:rsid w:val="00D35CE5"/>
    <w:rsid w:val="00D3612F"/>
    <w:rsid w:val="00D36552"/>
    <w:rsid w:val="00D410A3"/>
    <w:rsid w:val="00D440FD"/>
    <w:rsid w:val="00D45C8E"/>
    <w:rsid w:val="00D46AFF"/>
    <w:rsid w:val="00D52111"/>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4F"/>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330"/>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02D2B"/>
    <w:rsid w:val="00F10F8E"/>
    <w:rsid w:val="00F1522E"/>
    <w:rsid w:val="00F162AE"/>
    <w:rsid w:val="00F16744"/>
    <w:rsid w:val="00F1713B"/>
    <w:rsid w:val="00F17F33"/>
    <w:rsid w:val="00F20B42"/>
    <w:rsid w:val="00F22299"/>
    <w:rsid w:val="00F2455A"/>
    <w:rsid w:val="00F3077E"/>
    <w:rsid w:val="00F31AA8"/>
    <w:rsid w:val="00F3295C"/>
    <w:rsid w:val="00F32FC8"/>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7</Pages>
  <Words>22790</Words>
  <Characters>129909</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2395</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3</cp:revision>
  <cp:lastPrinted>2022-12-03T18:18:00Z</cp:lastPrinted>
  <dcterms:created xsi:type="dcterms:W3CDTF">2022-12-03T18:18:00Z</dcterms:created>
  <dcterms:modified xsi:type="dcterms:W3CDTF">2022-12-0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